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65D24B" w14:textId="329E672D" w:rsidR="0033664C" w:rsidRDefault="00A418B4" w:rsidP="0033664C">
      <w:pPr>
        <w:pStyle w:val="Heading1"/>
      </w:pPr>
      <w:bookmarkStart w:id="0" w:name="_Toc192584137"/>
      <w:r>
        <w:t>Inferring</w:t>
      </w:r>
      <w:r w:rsidR="0033664C">
        <w:t xml:space="preserve"> sperm whale (</w:t>
      </w:r>
      <w:r w:rsidR="0033664C">
        <w:rPr>
          <w:i/>
          <w:iCs/>
        </w:rPr>
        <w:t>Physeter macrocephalus</w:t>
      </w:r>
      <w:r w:rsidR="0033664C">
        <w:t xml:space="preserve">) sex and age classes using aerial </w:t>
      </w:r>
      <w:r w:rsidR="0033664C" w:rsidRPr="0033664C">
        <w:t>photogrammetry</w:t>
      </w:r>
      <w:bookmarkEnd w:id="0"/>
    </w:p>
    <w:p w14:paraId="71846BA8" w14:textId="77777777" w:rsidR="0033664C" w:rsidRDefault="0033664C" w:rsidP="0033664C">
      <w:pPr>
        <w:pStyle w:val="Heading1"/>
      </w:pPr>
    </w:p>
    <w:p w14:paraId="06C57210" w14:textId="31E1B174" w:rsidR="001C7BCE" w:rsidRDefault="001C7BCE" w:rsidP="0033664C">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7546A140" w14:textId="4582D045" w:rsidR="001C7BCE" w:rsidRDefault="001C7BCE" w:rsidP="0033664C">
      <w:r>
        <w:rPr>
          <w:vertAlign w:val="superscript"/>
        </w:rPr>
        <w:t>1</w:t>
      </w:r>
      <w:r>
        <w:t>Biology Department, Dalhousie University, Halifax, Nova Scotia, Canada</w:t>
      </w:r>
    </w:p>
    <w:p w14:paraId="74BDBC0D" w14:textId="2379638F" w:rsidR="001C7BCE" w:rsidRDefault="001C7BCE" w:rsidP="0033664C">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2F5AD5EB" w14:textId="6BFC60D5" w:rsidR="001D48F3" w:rsidRDefault="001D48F3">
          <w:pPr>
            <w:pStyle w:val="TOCHeading"/>
          </w:pPr>
          <w:r>
            <w:t>Table of Contents</w:t>
          </w:r>
        </w:p>
        <w:p w14:paraId="0E257871" w14:textId="67B35BA9" w:rsidR="001D48F3" w:rsidRDefault="001D48F3">
          <w:pPr>
            <w:pStyle w:val="TOC1"/>
            <w:tabs>
              <w:tab w:val="right" w:leader="dot" w:pos="9350"/>
            </w:tabs>
            <w:rPr>
              <w:noProof/>
            </w:rPr>
          </w:pPr>
          <w:r>
            <w:rPr>
              <w:b w:val="0"/>
              <w:bCs w:val="0"/>
            </w:rPr>
            <w:fldChar w:fldCharType="begin"/>
          </w:r>
          <w:r>
            <w:instrText xml:space="preserve"> TOC \o "1-3" \h \z \u </w:instrText>
          </w:r>
          <w:r>
            <w:rPr>
              <w:b w:val="0"/>
              <w:bCs w:val="0"/>
            </w:rPr>
            <w:fldChar w:fldCharType="separate"/>
          </w:r>
          <w:hyperlink w:anchor="_Toc192584137" w:history="1">
            <w:r w:rsidRPr="00800AD8">
              <w:rPr>
                <w:rStyle w:val="Hyperlink"/>
                <w:noProof/>
              </w:rPr>
              <w:t>Classifying sperm whale (Physeter macrocephalus) sex and age classes using aerial photogrammetry</w:t>
            </w:r>
            <w:r>
              <w:rPr>
                <w:noProof/>
                <w:webHidden/>
              </w:rPr>
              <w:tab/>
            </w:r>
            <w:r>
              <w:rPr>
                <w:noProof/>
                <w:webHidden/>
              </w:rPr>
              <w:fldChar w:fldCharType="begin"/>
            </w:r>
            <w:r>
              <w:rPr>
                <w:noProof/>
                <w:webHidden/>
              </w:rPr>
              <w:instrText xml:space="preserve"> PAGEREF _Toc192584137 \h </w:instrText>
            </w:r>
            <w:r>
              <w:rPr>
                <w:noProof/>
                <w:webHidden/>
              </w:rPr>
            </w:r>
            <w:r>
              <w:rPr>
                <w:noProof/>
                <w:webHidden/>
              </w:rPr>
              <w:fldChar w:fldCharType="separate"/>
            </w:r>
            <w:r>
              <w:rPr>
                <w:noProof/>
                <w:webHidden/>
              </w:rPr>
              <w:t>1</w:t>
            </w:r>
            <w:r>
              <w:rPr>
                <w:noProof/>
                <w:webHidden/>
              </w:rPr>
              <w:fldChar w:fldCharType="end"/>
            </w:r>
          </w:hyperlink>
        </w:p>
        <w:p w14:paraId="4E8A3415" w14:textId="01A71023" w:rsidR="001D48F3" w:rsidRDefault="001D48F3">
          <w:pPr>
            <w:pStyle w:val="TOC2"/>
            <w:tabs>
              <w:tab w:val="right" w:leader="dot" w:pos="9350"/>
            </w:tabs>
            <w:rPr>
              <w:noProof/>
            </w:rPr>
          </w:pPr>
          <w:hyperlink w:anchor="_Toc192584138" w:history="1">
            <w:r w:rsidRPr="00800AD8">
              <w:rPr>
                <w:rStyle w:val="Hyperlink"/>
                <w:noProof/>
              </w:rPr>
              <w:t>1 | INTRODUCTION</w:t>
            </w:r>
            <w:r>
              <w:rPr>
                <w:noProof/>
                <w:webHidden/>
              </w:rPr>
              <w:tab/>
            </w:r>
            <w:r>
              <w:rPr>
                <w:noProof/>
                <w:webHidden/>
              </w:rPr>
              <w:fldChar w:fldCharType="begin"/>
            </w:r>
            <w:r>
              <w:rPr>
                <w:noProof/>
                <w:webHidden/>
              </w:rPr>
              <w:instrText xml:space="preserve"> PAGEREF _Toc192584138 \h </w:instrText>
            </w:r>
            <w:r>
              <w:rPr>
                <w:noProof/>
                <w:webHidden/>
              </w:rPr>
            </w:r>
            <w:r>
              <w:rPr>
                <w:noProof/>
                <w:webHidden/>
              </w:rPr>
              <w:fldChar w:fldCharType="separate"/>
            </w:r>
            <w:r>
              <w:rPr>
                <w:noProof/>
                <w:webHidden/>
              </w:rPr>
              <w:t>2</w:t>
            </w:r>
            <w:r>
              <w:rPr>
                <w:noProof/>
                <w:webHidden/>
              </w:rPr>
              <w:fldChar w:fldCharType="end"/>
            </w:r>
          </w:hyperlink>
        </w:p>
        <w:p w14:paraId="26FCE9D7" w14:textId="5A352D82" w:rsidR="001D48F3" w:rsidRDefault="001D48F3">
          <w:pPr>
            <w:pStyle w:val="TOC2"/>
            <w:tabs>
              <w:tab w:val="right" w:leader="dot" w:pos="9350"/>
            </w:tabs>
            <w:rPr>
              <w:noProof/>
            </w:rPr>
          </w:pPr>
          <w:hyperlink w:anchor="_Toc192584139" w:history="1">
            <w:r w:rsidRPr="00800AD8">
              <w:rPr>
                <w:rStyle w:val="Hyperlink"/>
                <w:noProof/>
              </w:rPr>
              <w:t>2 | METHODS</w:t>
            </w:r>
            <w:r>
              <w:rPr>
                <w:noProof/>
                <w:webHidden/>
              </w:rPr>
              <w:tab/>
            </w:r>
            <w:r>
              <w:rPr>
                <w:noProof/>
                <w:webHidden/>
              </w:rPr>
              <w:fldChar w:fldCharType="begin"/>
            </w:r>
            <w:r>
              <w:rPr>
                <w:noProof/>
                <w:webHidden/>
              </w:rPr>
              <w:instrText xml:space="preserve"> PAGEREF _Toc192584139 \h </w:instrText>
            </w:r>
            <w:r>
              <w:rPr>
                <w:noProof/>
                <w:webHidden/>
              </w:rPr>
            </w:r>
            <w:r>
              <w:rPr>
                <w:noProof/>
                <w:webHidden/>
              </w:rPr>
              <w:fldChar w:fldCharType="separate"/>
            </w:r>
            <w:r>
              <w:rPr>
                <w:noProof/>
                <w:webHidden/>
              </w:rPr>
              <w:t>2</w:t>
            </w:r>
            <w:r>
              <w:rPr>
                <w:noProof/>
                <w:webHidden/>
              </w:rPr>
              <w:fldChar w:fldCharType="end"/>
            </w:r>
          </w:hyperlink>
        </w:p>
        <w:p w14:paraId="4FA39946" w14:textId="7592DF97" w:rsidR="001D48F3" w:rsidRDefault="001D48F3">
          <w:pPr>
            <w:pStyle w:val="TOC3"/>
            <w:tabs>
              <w:tab w:val="right" w:leader="dot" w:pos="9350"/>
            </w:tabs>
            <w:rPr>
              <w:noProof/>
            </w:rPr>
          </w:pPr>
          <w:hyperlink w:anchor="_Toc192584140" w:history="1">
            <w:r w:rsidRPr="00800AD8">
              <w:rPr>
                <w:rStyle w:val="Hyperlink"/>
                <w:noProof/>
              </w:rPr>
              <w:t>2.1 | Data Collection</w:t>
            </w:r>
            <w:r>
              <w:rPr>
                <w:noProof/>
                <w:webHidden/>
              </w:rPr>
              <w:tab/>
            </w:r>
            <w:r>
              <w:rPr>
                <w:noProof/>
                <w:webHidden/>
              </w:rPr>
              <w:fldChar w:fldCharType="begin"/>
            </w:r>
            <w:r>
              <w:rPr>
                <w:noProof/>
                <w:webHidden/>
              </w:rPr>
              <w:instrText xml:space="preserve"> PAGEREF _Toc192584140 \h </w:instrText>
            </w:r>
            <w:r>
              <w:rPr>
                <w:noProof/>
                <w:webHidden/>
              </w:rPr>
            </w:r>
            <w:r>
              <w:rPr>
                <w:noProof/>
                <w:webHidden/>
              </w:rPr>
              <w:fldChar w:fldCharType="separate"/>
            </w:r>
            <w:r>
              <w:rPr>
                <w:noProof/>
                <w:webHidden/>
              </w:rPr>
              <w:t>2</w:t>
            </w:r>
            <w:r>
              <w:rPr>
                <w:noProof/>
                <w:webHidden/>
              </w:rPr>
              <w:fldChar w:fldCharType="end"/>
            </w:r>
          </w:hyperlink>
        </w:p>
        <w:p w14:paraId="523BE6CC" w14:textId="0A30E485" w:rsidR="001D48F3" w:rsidRDefault="001D48F3">
          <w:pPr>
            <w:pStyle w:val="TOC3"/>
            <w:tabs>
              <w:tab w:val="right" w:leader="dot" w:pos="9350"/>
            </w:tabs>
            <w:rPr>
              <w:noProof/>
            </w:rPr>
          </w:pPr>
          <w:hyperlink w:anchor="_Toc192584141" w:history="1">
            <w:r w:rsidRPr="00800AD8">
              <w:rPr>
                <w:rStyle w:val="Hyperlink"/>
                <w:noProof/>
              </w:rPr>
              <w:t>2.2 | Morphometric measurements</w:t>
            </w:r>
            <w:r>
              <w:rPr>
                <w:noProof/>
                <w:webHidden/>
              </w:rPr>
              <w:tab/>
            </w:r>
            <w:r>
              <w:rPr>
                <w:noProof/>
                <w:webHidden/>
              </w:rPr>
              <w:fldChar w:fldCharType="begin"/>
            </w:r>
            <w:r>
              <w:rPr>
                <w:noProof/>
                <w:webHidden/>
              </w:rPr>
              <w:instrText xml:space="preserve"> PAGEREF _Toc192584141 \h </w:instrText>
            </w:r>
            <w:r>
              <w:rPr>
                <w:noProof/>
                <w:webHidden/>
              </w:rPr>
            </w:r>
            <w:r>
              <w:rPr>
                <w:noProof/>
                <w:webHidden/>
              </w:rPr>
              <w:fldChar w:fldCharType="separate"/>
            </w:r>
            <w:r>
              <w:rPr>
                <w:noProof/>
                <w:webHidden/>
              </w:rPr>
              <w:t>2</w:t>
            </w:r>
            <w:r>
              <w:rPr>
                <w:noProof/>
                <w:webHidden/>
              </w:rPr>
              <w:fldChar w:fldCharType="end"/>
            </w:r>
          </w:hyperlink>
        </w:p>
        <w:p w14:paraId="5F120E2D" w14:textId="54478439" w:rsidR="001D48F3" w:rsidRDefault="001D48F3">
          <w:pPr>
            <w:pStyle w:val="TOC3"/>
            <w:tabs>
              <w:tab w:val="right" w:leader="dot" w:pos="9350"/>
            </w:tabs>
            <w:rPr>
              <w:noProof/>
            </w:rPr>
          </w:pPr>
          <w:hyperlink w:anchor="_Toc192584142" w:history="1">
            <w:r w:rsidRPr="00800AD8">
              <w:rPr>
                <w:rStyle w:val="Hyperlink"/>
                <w:noProof/>
              </w:rPr>
              <w:t>2.3 | Classification of sex/age classes</w:t>
            </w:r>
            <w:r>
              <w:rPr>
                <w:noProof/>
                <w:webHidden/>
              </w:rPr>
              <w:tab/>
            </w:r>
            <w:r>
              <w:rPr>
                <w:noProof/>
                <w:webHidden/>
              </w:rPr>
              <w:fldChar w:fldCharType="begin"/>
            </w:r>
            <w:r>
              <w:rPr>
                <w:noProof/>
                <w:webHidden/>
              </w:rPr>
              <w:instrText xml:space="preserve"> PAGEREF _Toc192584142 \h </w:instrText>
            </w:r>
            <w:r>
              <w:rPr>
                <w:noProof/>
                <w:webHidden/>
              </w:rPr>
            </w:r>
            <w:r>
              <w:rPr>
                <w:noProof/>
                <w:webHidden/>
              </w:rPr>
              <w:fldChar w:fldCharType="separate"/>
            </w:r>
            <w:r>
              <w:rPr>
                <w:noProof/>
                <w:webHidden/>
              </w:rPr>
              <w:t>5</w:t>
            </w:r>
            <w:r>
              <w:rPr>
                <w:noProof/>
                <w:webHidden/>
              </w:rPr>
              <w:fldChar w:fldCharType="end"/>
            </w:r>
          </w:hyperlink>
        </w:p>
        <w:p w14:paraId="52B6CE08" w14:textId="57C8B9CF" w:rsidR="001D48F3" w:rsidRDefault="001D48F3">
          <w:pPr>
            <w:pStyle w:val="TOC2"/>
            <w:tabs>
              <w:tab w:val="right" w:leader="dot" w:pos="9350"/>
            </w:tabs>
            <w:rPr>
              <w:noProof/>
            </w:rPr>
          </w:pPr>
          <w:hyperlink w:anchor="_Toc192584143" w:history="1">
            <w:r w:rsidRPr="00800AD8">
              <w:rPr>
                <w:rStyle w:val="Hyperlink"/>
                <w:noProof/>
              </w:rPr>
              <w:t>Results</w:t>
            </w:r>
            <w:r>
              <w:rPr>
                <w:noProof/>
                <w:webHidden/>
              </w:rPr>
              <w:tab/>
            </w:r>
            <w:r>
              <w:rPr>
                <w:noProof/>
                <w:webHidden/>
              </w:rPr>
              <w:fldChar w:fldCharType="begin"/>
            </w:r>
            <w:r>
              <w:rPr>
                <w:noProof/>
                <w:webHidden/>
              </w:rPr>
              <w:instrText xml:space="preserve"> PAGEREF _Toc192584143 \h </w:instrText>
            </w:r>
            <w:r>
              <w:rPr>
                <w:noProof/>
                <w:webHidden/>
              </w:rPr>
            </w:r>
            <w:r>
              <w:rPr>
                <w:noProof/>
                <w:webHidden/>
              </w:rPr>
              <w:fldChar w:fldCharType="separate"/>
            </w:r>
            <w:r>
              <w:rPr>
                <w:noProof/>
                <w:webHidden/>
              </w:rPr>
              <w:t>5</w:t>
            </w:r>
            <w:r>
              <w:rPr>
                <w:noProof/>
                <w:webHidden/>
              </w:rPr>
              <w:fldChar w:fldCharType="end"/>
            </w:r>
          </w:hyperlink>
        </w:p>
        <w:p w14:paraId="4A0AE225" w14:textId="390BCA11" w:rsidR="001D48F3" w:rsidRDefault="001D48F3">
          <w:pPr>
            <w:pStyle w:val="TOC2"/>
            <w:tabs>
              <w:tab w:val="right" w:leader="dot" w:pos="9350"/>
            </w:tabs>
            <w:rPr>
              <w:noProof/>
            </w:rPr>
          </w:pPr>
          <w:hyperlink w:anchor="_Toc192584144" w:history="1">
            <w:r w:rsidRPr="00800AD8">
              <w:rPr>
                <w:rStyle w:val="Hyperlink"/>
                <w:noProof/>
              </w:rPr>
              <w:t>Discussion</w:t>
            </w:r>
            <w:r>
              <w:rPr>
                <w:noProof/>
                <w:webHidden/>
              </w:rPr>
              <w:tab/>
            </w:r>
            <w:r>
              <w:rPr>
                <w:noProof/>
                <w:webHidden/>
              </w:rPr>
              <w:fldChar w:fldCharType="begin"/>
            </w:r>
            <w:r>
              <w:rPr>
                <w:noProof/>
                <w:webHidden/>
              </w:rPr>
              <w:instrText xml:space="preserve"> PAGEREF _Toc192584144 \h </w:instrText>
            </w:r>
            <w:r>
              <w:rPr>
                <w:noProof/>
                <w:webHidden/>
              </w:rPr>
            </w:r>
            <w:r>
              <w:rPr>
                <w:noProof/>
                <w:webHidden/>
              </w:rPr>
              <w:fldChar w:fldCharType="separate"/>
            </w:r>
            <w:r>
              <w:rPr>
                <w:noProof/>
                <w:webHidden/>
              </w:rPr>
              <w:t>5</w:t>
            </w:r>
            <w:r>
              <w:rPr>
                <w:noProof/>
                <w:webHidden/>
              </w:rPr>
              <w:fldChar w:fldCharType="end"/>
            </w:r>
          </w:hyperlink>
        </w:p>
        <w:p w14:paraId="4ACD56A3" w14:textId="1453C013" w:rsidR="001D48F3" w:rsidRDefault="001D48F3">
          <w:r>
            <w:rPr>
              <w:b/>
              <w:bCs/>
              <w:noProof/>
            </w:rPr>
            <w:fldChar w:fldCharType="end"/>
          </w:r>
        </w:p>
      </w:sdtContent>
    </w:sdt>
    <w:p w14:paraId="738A0FAE" w14:textId="06F80AA9" w:rsidR="0033664C" w:rsidRPr="0033664C" w:rsidRDefault="0033664C" w:rsidP="0033664C">
      <w:r w:rsidRPr="0033664C">
        <w:br w:type="page"/>
      </w:r>
    </w:p>
    <w:p w14:paraId="5E85E538" w14:textId="05B698D9" w:rsidR="00EE6D5E" w:rsidRPr="00EE6D5E" w:rsidRDefault="001C7BCE" w:rsidP="00EE6D5E">
      <w:pPr>
        <w:pStyle w:val="Heading2"/>
      </w:pPr>
      <w:bookmarkStart w:id="1" w:name="_Toc192584138"/>
      <w:r>
        <w:lastRenderedPageBreak/>
        <w:t xml:space="preserve">1 </w:t>
      </w:r>
      <w:r>
        <w:rPr>
          <w:sz w:val="26"/>
          <w:szCs w:val="26"/>
        </w:rPr>
        <w:t xml:space="preserve">| </w:t>
      </w:r>
      <w:r>
        <w:t>INTRODUCTION</w:t>
      </w:r>
      <w:bookmarkEnd w:id="1"/>
    </w:p>
    <w:p w14:paraId="0FA9D491" w14:textId="77777777" w:rsidR="002630EA" w:rsidRDefault="002630EA" w:rsidP="002630EA">
      <w:pPr>
        <w:pStyle w:val="Heading2"/>
      </w:pPr>
      <w:bookmarkStart w:id="2" w:name="_Toc192584139"/>
      <w:bookmarkStart w:id="3" w:name="_Toc192584142"/>
      <w:r>
        <w:t xml:space="preserve">2 </w:t>
      </w:r>
      <w:r>
        <w:rPr>
          <w:sz w:val="26"/>
          <w:szCs w:val="26"/>
        </w:rPr>
        <w:t xml:space="preserve">| </w:t>
      </w:r>
      <w:r>
        <w:t>METHODS</w:t>
      </w:r>
      <w:bookmarkEnd w:id="2"/>
    </w:p>
    <w:p w14:paraId="014C6CE9" w14:textId="77777777" w:rsidR="002630EA" w:rsidRPr="001C7BCE" w:rsidRDefault="002630EA" w:rsidP="002630EA">
      <w:pPr>
        <w:pStyle w:val="Heading3"/>
      </w:pPr>
      <w:bookmarkStart w:id="4" w:name="_Toc192584140"/>
      <w:r w:rsidRPr="001C7BCE">
        <w:t>2.1 | Data Collection</w:t>
      </w:r>
      <w:bookmarkEnd w:id="4"/>
    </w:p>
    <w:p w14:paraId="6BFADCE4" w14:textId="77777777" w:rsidR="002630EA" w:rsidRDefault="002630EA" w:rsidP="002630EA">
      <w:r>
        <w:t>We carried out dedicated surveys in the deep waters (&gt; 1000 m) off the Galápagos Islands aboard a 12.03 m sailboat (</w:t>
      </w:r>
      <w:r>
        <w:rPr>
          <w:i/>
          <w:iCs/>
        </w:rPr>
        <w:t>Balaena</w:t>
      </w:r>
      <w:r>
        <w:t>)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hen single males were detected, we approached for a brief data collection but abandoned them after they dove.</w:t>
      </w:r>
    </w:p>
    <w:p w14:paraId="11F90427" w14:textId="77777777" w:rsidR="002630EA" w:rsidRDefault="002630EA" w:rsidP="002630EA">
      <w:r>
        <w:t>If</w:t>
      </w:r>
      <w:r w:rsidRPr="0033664C">
        <w:t xml:space="preserve"> conditions were </w:t>
      </w:r>
      <w:r>
        <w:t>adequate</w:t>
      </w:r>
      <w:r w:rsidRPr="0033664C">
        <w:t xml:space="preserve"> (windspeed &lt; 10 kts and no rain), we conducted 1 </w:t>
      </w:r>
      <w:r>
        <w:t>–</w:t>
      </w:r>
      <w:r w:rsidRPr="0033664C">
        <w:t xml:space="preserve"> </w:t>
      </w:r>
      <w:proofErr w:type="gramStart"/>
      <w:r w:rsidRPr="0033664C">
        <w:t>2</w:t>
      </w:r>
      <w:r>
        <w:t xml:space="preserve"> </w:t>
      </w:r>
      <w:r w:rsidRPr="0033664C">
        <w:t>hour</w:t>
      </w:r>
      <w:proofErr w:type="gramEnd"/>
      <w:r w:rsidRPr="0033664C">
        <w:t xml:space="preserve">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of each flight, we hovered over the </w:t>
      </w:r>
      <w:r>
        <w:t>research vessel</w:t>
      </w:r>
      <w:r w:rsidRPr="0033664C">
        <w:t xml:space="preserve"> to collect a calibration image (see </w:t>
      </w:r>
      <w:r>
        <w:fldChar w:fldCharType="begin"/>
      </w:r>
      <w:r>
        <w:instrText xml:space="preserve"> REF _Ref192584273 \h </w:instrText>
      </w:r>
      <w:r>
        <w:fldChar w:fldCharType="separate"/>
      </w:r>
      <w:r>
        <w:t>2.2.3 | Error estimation and correction</w:t>
      </w:r>
      <w:r>
        <w:fldChar w:fldCharType="end"/>
      </w:r>
      <w:r w:rsidRPr="0033664C">
        <w:t xml:space="preserve">). </w:t>
      </w:r>
    </w:p>
    <w:p w14:paraId="19210BC9" w14:textId="77777777" w:rsidR="002630EA" w:rsidRDefault="002630EA" w:rsidP="002630EA">
      <w:pPr>
        <w:pStyle w:val="Heading3"/>
      </w:pPr>
      <w:bookmarkStart w:id="5" w:name="_Toc192584141"/>
      <w:r w:rsidRPr="001C7BCE">
        <w:t>2.</w:t>
      </w:r>
      <w:r>
        <w:t>2</w:t>
      </w:r>
      <w:r w:rsidRPr="001C7BCE">
        <w:t xml:space="preserve"> | </w:t>
      </w:r>
      <w:r>
        <w:t>Morphometric measurements</w:t>
      </w:r>
      <w:bookmarkEnd w:id="5"/>
    </w:p>
    <w:p w14:paraId="22D4E2AC" w14:textId="2861B955" w:rsidR="002630EA" w:rsidRDefault="00211677" w:rsidP="00211677">
      <w:pPr>
        <w:pStyle w:val="Heading4"/>
      </w:pPr>
      <w:bookmarkStart w:id="6" w:name="_Ref192584273"/>
      <w:r>
        <w:t>2.</w:t>
      </w:r>
      <w:r w:rsidR="00C1151A">
        <w:t>2.</w:t>
      </w:r>
      <w:r>
        <w:t>1</w:t>
      </w:r>
      <w:r w:rsidR="002630EA">
        <w:t xml:space="preserve"> | </w:t>
      </w:r>
      <w:bookmarkEnd w:id="6"/>
      <w:r w:rsidR="00175200">
        <w:t>Estimating and correcting measurement error</w:t>
      </w:r>
    </w:p>
    <w:p w14:paraId="5C08B12E" w14:textId="079D013B" w:rsidR="002630EA" w:rsidRDefault="002630EA" w:rsidP="002630EA">
      <w:r>
        <w:t xml:space="preserve">Errors in aerial photogrammetry arise from several sources, of which the most impactful are imprecise altitude estimates </w:t>
      </w:r>
      <w:r>
        <w:fldChar w:fldCharType="begin"/>
      </w:r>
      <w:r w:rsidR="00176E64">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rsidR="00176E64">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 collected throughout the field season at various altitudes (27 – 120 m) to quantify the uncertainty in morphometric measurements and correct altitude estimates. We quantified percent measurement error using a modified version of Bierlich et al. 2021 as:</w:t>
      </w:r>
    </w:p>
    <w:p w14:paraId="5482239A" w14:textId="77777777" w:rsidR="002630EA" w:rsidRPr="007872F6" w:rsidRDefault="00000000" w:rsidP="002630EA">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3</m:t>
              </m:r>
            </m:e>
          </m:eqArr>
        </m:oMath>
      </m:oMathPara>
    </w:p>
    <w:p w14:paraId="1F9CA862" w14:textId="77777777" w:rsidR="002630EA" w:rsidRPr="007872F6" w:rsidRDefault="002630EA" w:rsidP="002630EA">
      <w:pPr>
        <w:rPr>
          <w:rFonts w:eastAsiaTheme="minorEastAsia"/>
        </w:rPr>
      </w:pPr>
    </w:p>
    <w:p w14:paraId="57F47E7C" w14:textId="77777777" w:rsidR="002630EA" w:rsidRPr="00EE6D5E" w:rsidRDefault="002630EA" w:rsidP="002630EA">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12.03 m), 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t xml:space="preserve">To compute a corrected altitude estimate, we first calculated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59A52E71"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30F38543" w14:textId="7CCB6123" w:rsidR="002630EA" w:rsidRDefault="002630EA" w:rsidP="002630EA">
      <w:pPr>
        <w:rPr>
          <w:rFonts w:eastAsiaTheme="minorEastAsia"/>
        </w:rPr>
      </w:pPr>
      <w:r>
        <w:t xml:space="preserve">We used </w:t>
      </w:r>
      <w:proofErr w:type="spellStart"/>
      <w:r>
        <w:t>MorphoMetriX</w:t>
      </w:r>
      <w:proofErr w:type="spellEnd"/>
      <w:r>
        <w:t xml:space="preserve"> V2 </w:t>
      </w:r>
      <w:r>
        <w:fldChar w:fldCharType="begin"/>
      </w:r>
      <w:r w:rsidR="00176E64">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fldChar w:fldCharType="separate"/>
      </w:r>
      <w:r w:rsidRPr="00DF6D0A">
        <w:t>(Torres &amp; Bierlich 2020)</w:t>
      </w:r>
      <w:r>
        <w:fldChar w:fldCharType="end"/>
      </w:r>
      <w:r>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of the research vessel and whales. </w:t>
      </w:r>
      <w:r>
        <w:rPr>
          <w:rFonts w:eastAsiaTheme="minorEastAsia"/>
        </w:rPr>
        <w:t>Next, we applied a mixed-effects linear regression with date as a random effect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Pr>
          <w:rFonts w:eastAsiaTheme="minorEastAsia"/>
        </w:rPr>
        <w:t xml:space="preserve"> given the barometer altitude across measurements for each day: </w:t>
      </w:r>
    </w:p>
    <w:p w14:paraId="094C1783"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472EAA99" w14:textId="77777777" w:rsidR="002630EA" w:rsidRPr="00EE6D5E" w:rsidRDefault="002630EA" w:rsidP="002630EA">
      <w:pPr>
        <w:rPr>
          <w:rFonts w:eastAsiaTheme="minorEastAsia"/>
        </w:rPr>
      </w:pPr>
      <w:r>
        <w:rPr>
          <w:rFonts w:eastAsiaTheme="minorEastAsia"/>
        </w:rPr>
        <w:t xml:space="preserve">We used corrected altitude estimates to estimate whale morphometry. </w:t>
      </w:r>
      <m:oMath>
        <m:r>
          <w:rPr>
            <w:rFonts w:ascii="Cambria Math" w:hAnsi="Cambria Math"/>
          </w:rPr>
          <m:t xml:space="preserve"> </m:t>
        </m:r>
      </m:oMath>
    </w:p>
    <w:p w14:paraId="64537749" w14:textId="01DB1EE6" w:rsidR="002630EA" w:rsidRPr="00EE6D5E" w:rsidRDefault="002630EA" w:rsidP="002630EA">
      <w:pPr>
        <w:pStyle w:val="Heading4"/>
      </w:pPr>
      <w:r>
        <w:t>2.2</w:t>
      </w:r>
      <w:r w:rsidR="00C1151A">
        <w:t>.2</w:t>
      </w:r>
      <w:r>
        <w:t xml:space="preserve"> | </w:t>
      </w:r>
      <w:r w:rsidR="00175200">
        <w:t>Measuring</w:t>
      </w:r>
      <w:r>
        <w:t xml:space="preserve"> whales</w:t>
      </w:r>
    </w:p>
    <w:p w14:paraId="19B330D5" w14:textId="4EC11376" w:rsidR="00211677" w:rsidRDefault="00211677" w:rsidP="002630EA">
      <w:r>
        <w:t>Drone footage was quality-rated on a scale of 0 – 8, with 0 being high quality and 8 being low quality, based on the level of glare, sea-surface disruption, focus, and exposure. Only recordings with a quality rating ≤ 4 were included in the analysis. We Image rating</w:t>
      </w:r>
      <w:commentRangeStart w:id="7"/>
      <w:commentRangeStart w:id="8"/>
      <w:r w:rsidRPr="00B42F15">
        <w:t>.</w:t>
      </w:r>
      <w:commentRangeEnd w:id="7"/>
      <w:r>
        <w:rPr>
          <w:rStyle w:val="CommentReference"/>
        </w:rPr>
        <w:commentReference w:id="7"/>
      </w:r>
      <w:commentRangeEnd w:id="8"/>
      <w:r>
        <w:rPr>
          <w:rStyle w:val="CommentReference"/>
        </w:rPr>
        <w:commentReference w:id="8"/>
      </w:r>
      <w:r>
        <w:t xml:space="preserve"> Within high-quality videos, extracted still </w:t>
      </w:r>
      <w:r>
        <w:lastRenderedPageBreak/>
        <w:t xml:space="preserve">image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initially selected frames where whales were lying mostly flat at the water surface, located near the center of the frame, and where the drone camera was positioned at nadir relative to the water surface. Still images were then rated on a scale of 1 – 3, 1 being good and 3 being poor, based on image focus and individual whale position </w:t>
      </w:r>
      <w:r>
        <w:fldChar w:fldCharType="begin"/>
      </w:r>
      <w:r>
        <w:instrText xml:space="preserve"> ADDIN ZOTERO_ITEM CSL_CITATION {"citationID":"ips1ZyNm","properties":{"formattedCitation":"(Christiansen et al. 2018)","plainCitation":"(Christiansen et al. 2018)","noteIndex":0},"citationItems":[{"id":4841,"uris":["http://zotero.org/users/5395629/items/SHUXSL7Z"],"itemData":{"id":4841,"type":"article-journal","abstract":"The cost of reproduction is a key parameter determining a species’ life history strategy. Despite exhibiting some of the fastest offspring growth rates among mammals, the cost of reproduction in baleen whales is largely unknown since standard field metabolic techniques cannot be applied. We quantified the cost of reproduction for southern right whales Eubalaena australis over a 3 mo breeding season. We did this by determining the relationship between calf growth rate and maternal rate of loss in energy reserves, using repeated measurements of body volume obtained from unmanned aerial vehicle photogrammetry. We recorded 1118 body volume estimates from 40 female and calf pairs over 40 to 89 d. Calves grew at a rate of 3.2 cm d−1 (SD = 0.45) in body length and 0.081 m3 d−1 (SD = 0.011) in body volume, while females decreased in volume at a rate of 0.126 m3 d−1 (SD = 0.036). The average volume conversion efficiency from female to calf was 68% (SD = 16.91). Calf growth rate was positively related to the rate of loss in maternal body volume, suggesting that maternal volume loss is proportional to the energy investment into her calf. Maternal investment was determined by her body size and condition, with longer and more rotund females investing more volume into their calves compared to shorter and leaner females. Lactating females lost on average 25% of their initial body volume over the 3 mo breeding season. This study demonstrates the considerable energetic cost that females face during the lactation period, and highlights the importance of sufficient maternal energy reserves for reproduction in this capital breeding species.","container-title":"Marine Ecology Progress Series","DOI":"10.3354/meps12522","ISSN":"0171-8630, 1616-1599","journalAbbreviation":"Mar. Ecol. Prog. Ser.","language":"en","page":"267-281","source":"DOI.org (Crossref)","title":"Maternal body size and condition determine calf growth rates in southern right whales","volume":"592","author":[{"family":"Christiansen","given":"F"},{"family":"Vivier","given":"F"},{"family":"Charlton","given":"C"},{"family":"Ward","given":"R"},{"family":"Amerson","given":"A"},{"family":"Burnell","given":"S"},{"family":"Bejder","given":"L"}],"issued":{"date-parts":[["2018",3,29]]}}}],"schema":"https://github.com/citation-style-language/schema/raw/master/csl-citation.json"} </w:instrText>
      </w:r>
      <w:r>
        <w:fldChar w:fldCharType="separate"/>
      </w:r>
      <w:r>
        <w:rPr>
          <w:noProof/>
        </w:rPr>
        <w:t>(Christiansen et al. 2018)</w:t>
      </w:r>
      <w:r>
        <w:fldChar w:fldCharType="end"/>
      </w:r>
      <w:r>
        <w:t xml:space="preserve">. When possible, individual whales were identified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p>
    <w:p w14:paraId="71142533" w14:textId="1DCE983D" w:rsidR="002630EA" w:rsidRDefault="002630EA" w:rsidP="002630EA">
      <w:r>
        <w:t xml:space="preserve">For each whale, we measured total length (TL), head-to-flipper length (HF), and head-to-dorsal fin length (HD) (Figure 1). </w:t>
      </w:r>
    </w:p>
    <w:p w14:paraId="2CE41522" w14:textId="77777777" w:rsidR="002630EA" w:rsidRDefault="002630EA" w:rsidP="002630EA">
      <w:pPr>
        <w:keepNext/>
      </w:pPr>
      <w:r>
        <w:rPr>
          <w:noProof/>
        </w:rPr>
        <mc:AlternateContent>
          <mc:Choice Requires="wps">
            <w:drawing>
              <wp:anchor distT="0" distB="0" distL="114300" distR="114300" simplePos="0" relativeHeight="251672576" behindDoc="0" locked="0" layoutInCell="1" allowOverlap="1" wp14:anchorId="4FBE3512" wp14:editId="4F06E18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4CA18F"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5607111F" wp14:editId="6828AF9F">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1ED1F5"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7BE64D09" wp14:editId="4D265026">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EBB21E"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51DDA1A3" wp14:editId="3E8ED045">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ABF837"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07D8A9AE" wp14:editId="1DF23E0C">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3C25FB"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714310EC" wp14:editId="34ED2146">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8921F1"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082257DE" wp14:editId="2891A688">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3CD946"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76AE82CC" wp14:editId="1FDCD2AF">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B1AF2A"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758B3FBD" wp14:editId="7A193064">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D2E5F4"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33625A8C" wp14:editId="5F388E31">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31C47EDD" w14:textId="77777777" w:rsidR="002630EA" w:rsidRDefault="002630EA" w:rsidP="002630EA">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625A8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31C47EDD" w14:textId="77777777" w:rsidR="002630EA" w:rsidRDefault="002630EA" w:rsidP="002630EA">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7B3C5C5" wp14:editId="66B6D37B">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5A43B01C" w14:textId="77777777" w:rsidR="002630EA" w:rsidRDefault="002630EA" w:rsidP="002630EA">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3C5C5"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5A43B01C" w14:textId="77777777" w:rsidR="002630EA" w:rsidRDefault="002630EA" w:rsidP="002630EA">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0EDC0960" wp14:editId="2A606CBC">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71C81B7A" w14:textId="77777777" w:rsidR="002630EA" w:rsidRDefault="002630EA" w:rsidP="002630EA">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C0960"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71C81B7A" w14:textId="77777777" w:rsidR="002630EA" w:rsidRDefault="002630EA" w:rsidP="002630EA">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0383F5D" wp14:editId="18E3AF2D">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4D31A72" w14:textId="77777777" w:rsidR="002630EA" w:rsidRDefault="002630EA" w:rsidP="002630EA">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83F5D"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24D31A72" w14:textId="77777777" w:rsidR="002630EA" w:rsidRDefault="002630EA" w:rsidP="002630EA">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71C40366" wp14:editId="07C346C9">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51AA5C75" w14:textId="77777777" w:rsidR="002630EA" w:rsidRDefault="002630EA" w:rsidP="002630EA">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40366"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51AA5C75" w14:textId="77777777" w:rsidR="002630EA" w:rsidRDefault="002630EA" w:rsidP="002630EA">
                      <w:r>
                        <w:t>f</w:t>
                      </w:r>
                    </w:p>
                  </w:txbxContent>
                </v:textbox>
              </v:shape>
            </w:pict>
          </mc:Fallback>
        </mc:AlternateContent>
      </w:r>
      <w:r>
        <w:rPr>
          <w:noProof/>
        </w:rPr>
        <w:drawing>
          <wp:inline distT="0" distB="0" distL="0" distR="0" wp14:anchorId="697F41B1" wp14:editId="520817BD">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13">
                      <a:extLst>
                        <a:ext uri="{28A0092B-C50C-407E-A947-70E740481C1C}">
                          <a14:useLocalDpi xmlns:a14="http://schemas.microsoft.com/office/drawing/2010/main" val="0"/>
                        </a:ext>
                      </a:extLst>
                    </a:blip>
                    <a:srcRect l="43947" r="31911" b="26600"/>
                    <a:stretch/>
                  </pic:blipFill>
                  <pic:spPr bwMode="auto">
                    <a:xfrm rot="5400000">
                      <a:off x="0" y="0"/>
                      <a:ext cx="2797839" cy="4784779"/>
                    </a:xfrm>
                    <a:prstGeom prst="rect">
                      <a:avLst/>
                    </a:prstGeom>
                    <a:ln>
                      <a:noFill/>
                    </a:ln>
                    <a:extLst>
                      <a:ext uri="{53640926-AAD7-44D8-BBD7-CCE9431645EC}">
                        <a14:shadowObscured xmlns:a14="http://schemas.microsoft.com/office/drawing/2010/main"/>
                      </a:ext>
                    </a:extLst>
                  </pic:spPr>
                </pic:pic>
              </a:graphicData>
            </a:graphic>
          </wp:inline>
        </w:drawing>
      </w:r>
    </w:p>
    <w:p w14:paraId="450B79B7" w14:textId="77777777" w:rsidR="002630EA" w:rsidRPr="00411E6A" w:rsidRDefault="002630EA" w:rsidP="002630EA">
      <w:pPr>
        <w:pStyle w:val="Caption"/>
        <w:rPr>
          <w:i w:val="0"/>
          <w:iCs w:val="0"/>
        </w:rPr>
      </w:pPr>
      <w:r>
        <w:t xml:space="preserve">Figure </w:t>
      </w:r>
      <w:fldSimple w:instr=" SEQ Figure \* ARABIC ">
        <w:r>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64493C71" w14:textId="77777777" w:rsidR="002630EA" w:rsidRDefault="002630EA" w:rsidP="002630EA">
      <w:r>
        <w:t xml:space="preserve">We converted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measures to true lengths (</w:t>
      </w:r>
      <w:r>
        <w:rPr>
          <w:i/>
          <w:iCs/>
        </w:rPr>
        <w:t>L</w:t>
      </w:r>
      <w:r>
        <w:t>) in meters by applying the following equation, modified from Burnett et al. (2019):</w:t>
      </w:r>
    </w:p>
    <w:p w14:paraId="68A0A885" w14:textId="77777777" w:rsidR="002630EA" w:rsidRPr="00653BB5" w:rsidRDefault="00000000" w:rsidP="002630EA">
      <w:pPr>
        <w:jc w:val="center"/>
        <w:rPr>
          <w:rFonts w:eastAsiaTheme="minorEastAsia"/>
        </w:rPr>
      </w:pPr>
      <m:oMathPara>
        <m:oMath>
          <m:eqArr>
            <m:eqArrPr>
              <m:maxDist m:val="1"/>
              <m:ctrlPr>
                <w:rPr>
                  <w:rFonts w:ascii="Cambria Math" w:hAnsi="Cambria Math"/>
                  <w:i/>
                </w:rPr>
              </m:ctrlPr>
            </m:eqArrPr>
            <m:e>
              <m:r>
                <w:rPr>
                  <w:rFonts w:ascii="Cambria Math" w:hAnsi="Cambria Math"/>
                </w:rPr>
                <m:t xml:space="preserve">L = α ×H × </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1</m:t>
              </m:r>
            </m:e>
          </m:eqArr>
        </m:oMath>
      </m:oMathPara>
    </w:p>
    <w:p w14:paraId="766DDE9D" w14:textId="5DB4A5CF" w:rsidR="002630EA" w:rsidRDefault="002630EA" w:rsidP="002630EA">
      <w:pPr>
        <w:rPr>
          <w:rFonts w:eastAsiaTheme="minorEastAsia"/>
        </w:rPr>
      </w:pPr>
      <w:r>
        <w:rPr>
          <w:rFonts w:eastAsiaTheme="minorEastAsia"/>
        </w:rPr>
        <w:lastRenderedPageBreak/>
        <w:t xml:space="preserve">where </w:t>
      </w:r>
      <w:r>
        <w:rPr>
          <w:rFonts w:eastAsiaTheme="minorEastAsia"/>
          <w:i/>
          <w:iCs/>
        </w:rPr>
        <w:t>H</w:t>
      </w:r>
      <w:r>
        <w:rPr>
          <w:rFonts w:eastAsiaTheme="minorEastAsia"/>
        </w:rPr>
        <w:t xml:space="preserve"> is the drone altitude above sea level, and α is a scaling corresponding to the DJI Mini 2 drone camera. While this value can be computed based on known camera parameters</w:t>
      </w:r>
      <w:r w:rsidR="00934934">
        <w:rPr>
          <w:rFonts w:eastAsiaTheme="minorEastAsia"/>
        </w:rPr>
        <w:t xml:space="preserve"> (i.e., </w:t>
      </w:r>
      <w:r>
        <w:rPr>
          <w:rFonts w:eastAsiaTheme="minorEastAsia"/>
        </w:rPr>
        <w:t>focal length and pixel dimensions</w:t>
      </w:r>
      <w:r w:rsidR="00934934">
        <w:rPr>
          <w:rFonts w:eastAsiaTheme="minorEastAsia"/>
        </w:rPr>
        <w:t>),</w:t>
      </w:r>
      <w:r>
        <w:rPr>
          <w:rFonts w:eastAsiaTheme="minorEastAsia"/>
        </w:rPr>
        <w:t xml:space="preserve"> these values were </w:t>
      </w:r>
      <w:r w:rsidR="00D14684">
        <w:rPr>
          <w:rFonts w:eastAsiaTheme="minorEastAsia"/>
        </w:rPr>
        <w:t>unavailable</w:t>
      </w:r>
      <w:r>
        <w:rPr>
          <w:rFonts w:eastAsiaTheme="minorEastAsia"/>
        </w:rPr>
        <w:t xml:space="preserve"> for our drone model. </w:t>
      </w:r>
      <w:r w:rsidR="00934934">
        <w:rPr>
          <w:rFonts w:eastAsiaTheme="minorEastAsia"/>
        </w:rPr>
        <w:t>W</w:t>
      </w:r>
      <w:r>
        <w:rPr>
          <w:rFonts w:eastAsiaTheme="minorEastAsia"/>
        </w:rPr>
        <w:t>e</w:t>
      </w:r>
      <w:r w:rsidR="00934934">
        <w:rPr>
          <w:rFonts w:eastAsiaTheme="minorEastAsia"/>
        </w:rPr>
        <w:t xml:space="preserve"> therefore</w:t>
      </w:r>
      <w:r>
        <w:rPr>
          <w:rFonts w:eastAsiaTheme="minorEastAsia"/>
        </w:rPr>
        <w:t xml:space="preserv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 xml:space="preserve">and known distance </w:t>
      </w:r>
      <w:r>
        <w:rPr>
          <w:rFonts w:eastAsiaTheme="minorEastAsia"/>
          <w:i/>
          <w:iCs/>
        </w:rPr>
        <w:t xml:space="preserve">H </w:t>
      </w:r>
      <w:r>
        <w:rPr>
          <w:rFonts w:eastAsiaTheme="minorEastAsia"/>
        </w:rPr>
        <w:t xml:space="preserve">using equation 2. </w:t>
      </w:r>
    </w:p>
    <w:p w14:paraId="7002273E" w14:textId="66847837" w:rsidR="002630EA" w:rsidRPr="00A57167" w:rsidRDefault="00000000" w:rsidP="002630E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4</m:t>
              </m:r>
            </m:e>
          </m:eqArr>
        </m:oMath>
      </m:oMathPara>
    </w:p>
    <w:p w14:paraId="1DA85941" w14:textId="77777777" w:rsidR="002630EA" w:rsidRDefault="002630EA" w:rsidP="002630EA">
      <w:pPr>
        <w:pStyle w:val="Heading4"/>
      </w:pPr>
      <w:r>
        <w:t>2.2.1 | Assessing the reliability of morphometric measurements</w:t>
      </w:r>
    </w:p>
    <w:p w14:paraId="40896D04" w14:textId="58E8AD34" w:rsidR="002630EA" w:rsidRDefault="002630EA" w:rsidP="002630EA">
      <w:r>
        <w:t xml:space="preserve">We evaluated the degree to which TL, HD, and HF could be measured reliably between frames and across days by estimating the coefficient of variation (CV) in measurements taken from the same individual across different frames, flights, and days </w:t>
      </w:r>
      <w:r>
        <w:fldChar w:fldCharType="begin"/>
      </w:r>
      <w:r w:rsidR="00176E64">
        <w:instrText xml:space="preserve"> ADDIN ZOTERO_ITEM CSL_CITATION {"citationID":"tGrVNqG0","properties":{"formattedCitation":"(Christiansen et al. 2018)","plainCitation":"(Christiansen et al. 2018)","noteIndex":0},"citationItems":[{"id":4841,"uris":["http://zotero.org/users/5395629/items/SHUXSL7Z"],"itemData":{"id":4841,"type":"article-journal","abstract":"The cost of reproduction is a key parameter determining a species’ life history strategy. Despite exhibiting some of the fastest offspring growth rates among mammals, the cost of reproduction in baleen whales is largely unknown since standard field metabolic techniques cannot be applied. We quantified the cost of reproduction for southern right whales Eubalaena australis over a 3 mo breeding season. We did this by determining the relationship between calf growth rate and maternal rate of loss in energy reserves, using repeated measurements of body volume obtained from unmanned aerial vehicle photogrammetry. We recorded 1118 body volume estimates from 40 female and calf pairs over 40 to 89 d. Calves grew at a rate of 3.2 cm d−1 (SD = 0.45) in body length and 0.081 m3 d−1 (SD = 0.011) in body volume, while females decreased in volume at a rate of 0.126 m3 d−1 (SD = 0.036). The average volume conversion efficiency from female to calf was 68% (SD = 16.91). Calf growth rate was positively related to the rate of loss in maternal body volume, suggesting that maternal volume loss is proportional to the energy investment into her calf. Maternal investment was determined by her body size and condition, with longer and more rotund females investing more volume into their calves compared to shorter and leaner females. Lactating females lost on average 25% of their initial body volume over the 3 mo breeding season. This study demonstrates the considerable energetic cost that females face during the lactation period, and highlights the importance of sufficient maternal energy reserves for reproduction in this capital breeding species.","container-title":"Marine Ecology Progress Series","DOI":"10.3354/meps12522","ISSN":"0171-8630, 1616-1599","journalAbbreviation":"Mar. Ecol. Prog. Ser.","language":"en","page":"267-281","source":"DOI.org (Crossref)","title":"Maternal body size and condition determine calf growth rates in southern right whales","volume":"592","author":[{"family":"Christiansen","given":"F"},{"family":"Vivier","given":"F"},{"family":"Charlton","given":"C"},{"family":"Ward","given":"R"},{"family":"Amerson","given":"A"},{"family":"Burnell","given":"S"},{"family":"Bejder","given":"L"}],"issued":{"date-parts":[["2018",3,29]]}}}],"schema":"https://github.com/citation-style-language/schema/raw/master/csl-citation.json"} </w:instrText>
      </w:r>
      <w:r>
        <w:fldChar w:fldCharType="separate"/>
      </w:r>
      <w:r w:rsidRPr="007872F6">
        <w:t>(Christiansen et al. 2018)</w:t>
      </w:r>
      <w:r>
        <w:fldChar w:fldCharType="end"/>
      </w:r>
      <w:r>
        <w:t xml:space="preserve">. We examined the relationship between observed CV and altitude and image Q rating to determine an optimal cutoff at which morphometric features could be measured reliably. </w:t>
      </w:r>
    </w:p>
    <w:p w14:paraId="4A9BF948" w14:textId="5BF1F2ED" w:rsidR="00732141" w:rsidRPr="00732141" w:rsidRDefault="001C7BCE" w:rsidP="00B42F15">
      <w:pPr>
        <w:pStyle w:val="Heading3"/>
      </w:pPr>
      <w:r w:rsidRPr="001C7BCE">
        <w:t>2.</w:t>
      </w:r>
      <w:r>
        <w:t>3</w:t>
      </w:r>
      <w:r w:rsidRPr="001C7BCE">
        <w:t xml:space="preserve"> |</w:t>
      </w:r>
      <w:r w:rsidR="00175200">
        <w:t xml:space="preserve"> Infe</w:t>
      </w:r>
      <w:r w:rsidR="00814F27">
        <w:t>r</w:t>
      </w:r>
      <w:r w:rsidR="00175200">
        <w:t>r</w:t>
      </w:r>
      <w:r w:rsidR="00211677">
        <w:t>ing</w:t>
      </w:r>
      <w:r w:rsidRPr="001C7BCE">
        <w:t xml:space="preserve"> </w:t>
      </w:r>
      <w:bookmarkEnd w:id="3"/>
      <w:r w:rsidR="00D01DB7">
        <w:t>Age/sex class</w:t>
      </w:r>
    </w:p>
    <w:p w14:paraId="0D77605A" w14:textId="7A13E762" w:rsidR="00F22EFD" w:rsidRDefault="00587E23" w:rsidP="004B118D">
      <w:r>
        <w:t>Based on Nishiwak</w:t>
      </w:r>
      <w:r w:rsidR="00D14684">
        <w:t>i et al. (1963)</w:t>
      </w:r>
      <w:r>
        <w:t>, the relationship between sperm whale length</w:t>
      </w:r>
      <w:r w:rsidR="00D14684">
        <w:t xml:space="preserve"> (</w:t>
      </w:r>
      <w:r w:rsidR="00D14684">
        <w:rPr>
          <w:i/>
          <w:iCs/>
        </w:rPr>
        <w:t>L</w:t>
      </w:r>
      <w:r w:rsidR="00D14684">
        <w:t>)</w:t>
      </w:r>
      <w:r>
        <w:t xml:space="preserve"> and nose-to-body ratio</w:t>
      </w:r>
      <w:r w:rsidR="00D14684">
        <w:t xml:space="preserve"> (</w:t>
      </w:r>
      <w:r w:rsidR="00D14684">
        <w:rPr>
          <w:i/>
          <w:iCs/>
        </w:rPr>
        <w:t>R</w:t>
      </w:r>
      <w:r w:rsidR="00D14684">
        <w:t>)</w:t>
      </w:r>
      <w:r>
        <w:t xml:space="preserve"> can be modelled by </w:t>
      </w:r>
      <w:r w:rsidR="00D14684">
        <w:t>separate</w:t>
      </w:r>
      <w:r>
        <w:t xml:space="preserve"> </w:t>
      </w:r>
      <w:r w:rsidR="00D14684">
        <w:t xml:space="preserve">logistic </w:t>
      </w:r>
      <w:r>
        <w:t>curves</w:t>
      </w:r>
      <w:r w:rsidR="00BB327C">
        <w:t xml:space="preserve">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sidR="00BB327C">
        <w:rPr>
          <w:rFonts w:eastAsiaTheme="minorEastAsia"/>
        </w:rPr>
        <w:t xml:space="preserve">) can be approximated as: </w:t>
      </w:r>
    </w:p>
    <w:p w14:paraId="7EE73F69" w14:textId="77325A6A" w:rsidR="00587E23" w:rsidRPr="00BB327C" w:rsidRDefault="00000000" w:rsidP="004B118D">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747D03B1" w14:textId="4102DBCB" w:rsidR="00BB327C" w:rsidRDefault="00BB327C" w:rsidP="004B118D">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is the maximum</w:t>
      </w:r>
      <w:r w:rsidR="00D14684">
        <w:rPr>
          <w:rFonts w:eastAsiaTheme="minorEastAsia"/>
        </w:rPr>
        <w:t xml:space="preserve"> (asymptote)</w:t>
      </w:r>
      <w:r>
        <w:rPr>
          <w:rFonts w:eastAsiaTheme="minorEastAsia"/>
        </w:rPr>
        <w:t xml:space="preserve"> nose-body-ratio of female whales</w:t>
      </w:r>
      <w:r w:rsidR="00D14684">
        <w:rPr>
          <w:rFonts w:eastAsiaTheme="minorEastAsia"/>
        </w:rPr>
        <w:t xml:space="preserve"> </w:t>
      </w:r>
      <w:r>
        <w:rPr>
          <w:rFonts w:eastAsiaTheme="minorEastAsia"/>
        </w:rPr>
        <w:t xml:space="preserve">and </w:t>
      </w:r>
      <m:oMath>
        <m:r>
          <w:rPr>
            <w:rFonts w:ascii="Cambria Math" w:hAnsi="Cambria Math"/>
          </w:rPr>
          <m:t>fr</m:t>
        </m:r>
      </m:oMath>
      <w:r>
        <w:rPr>
          <w:rFonts w:eastAsiaTheme="minorEastAsia"/>
        </w:rPr>
        <w:t xml:space="preserve"> is the initial rate of change in R with increasing length. For males</w:t>
      </w:r>
      <w:r w:rsidR="00D14684">
        <w:rPr>
          <w:rFonts w:eastAsiaTheme="minorEastAsia"/>
        </w:rPr>
        <w:t xml:space="preserve">, </w:t>
      </w:r>
      <w:r>
        <w:rPr>
          <w:rFonts w:eastAsiaTheme="minorEastAsia"/>
        </w:rPr>
        <w:t xml:space="preserve">the relationship between body length and nose-to-body ratio </w:t>
      </w:r>
      <w:r w:rsidR="00D14684">
        <w:rPr>
          <w:rFonts w:eastAsiaTheme="minorEastAsia"/>
        </w:rPr>
        <w:t xml:space="preserve">for young (i.e., small individuals) </w:t>
      </w:r>
      <w:r>
        <w:rPr>
          <w:rFonts w:eastAsiaTheme="minorEastAsia"/>
        </w:rPr>
        <w:t>would be the same as for females</w:t>
      </w:r>
      <w:r w:rsidR="00D14684">
        <w:rPr>
          <w:rFonts w:eastAsiaTheme="minorEastAsia"/>
        </w:rPr>
        <w:t xml:space="preserve">, but </w:t>
      </w:r>
      <w:r>
        <w:rPr>
          <w:rFonts w:eastAsiaTheme="minorEastAsia"/>
        </w:rPr>
        <w:t>would diverge after a given</w:t>
      </w:r>
      <w:r w:rsidR="00BC3FEB">
        <w:rPr>
          <w:rFonts w:eastAsiaTheme="minorEastAsia"/>
        </w:rPr>
        <w:t xml:space="preserve"> length</w:t>
      </w:r>
      <w:r>
        <w:rPr>
          <w:rFonts w:eastAsiaTheme="minorEastAsia"/>
        </w:rPr>
        <w:t xml:space="preserve"> threshold</w:t>
      </w:r>
      <w:r w:rsidR="00BC3FEB">
        <w:rPr>
          <w:rFonts w:eastAsiaTheme="minorEastAsia"/>
        </w:rPr>
        <w:t xml:space="preserve"> (</w:t>
      </w:r>
      <m:oMath>
        <m:r>
          <w:rPr>
            <w:rFonts w:ascii="Cambria Math" w:eastAsiaTheme="minorEastAsia" w:hAnsi="Cambria Math"/>
          </w:rPr>
          <m:t>chm</m:t>
        </m:r>
      </m:oMath>
      <w:r w:rsidR="00BC3FEB">
        <w:rPr>
          <w:rFonts w:eastAsiaTheme="minorEastAsia"/>
        </w:rPr>
        <w:t>)</w:t>
      </w:r>
      <w:r w:rsidR="004444BA">
        <w:rPr>
          <w:rFonts w:eastAsiaTheme="minorEastAsia"/>
        </w:rPr>
        <w:t xml:space="preserve"> such that:</w:t>
      </w:r>
    </w:p>
    <w:p w14:paraId="5362AE18" w14:textId="2572073E" w:rsidR="004444BA" w:rsidRPr="00BC3FEB" w:rsidRDefault="00000000" w:rsidP="004444BA">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5F59360E" w14:textId="06696390" w:rsidR="004444BA" w:rsidRDefault="00BC3FEB" w:rsidP="004444BA">
      <w:pPr>
        <w:rPr>
          <w:rFonts w:eastAsiaTheme="minorEastAsia"/>
        </w:rPr>
      </w:pPr>
      <w:r>
        <w:rPr>
          <w:rFonts w:eastAsiaTheme="minorEastAsia"/>
        </w:rPr>
        <w:lastRenderedPageBreak/>
        <w:t>Where</w:t>
      </w:r>
      <w:r w:rsidR="0088500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0088500C">
        <w:rPr>
          <w:rFonts w:eastAsiaTheme="minorEastAsia"/>
        </w:rPr>
        <w:t>is the maximum</w:t>
      </w:r>
      <w:r w:rsidR="00310B60">
        <w:rPr>
          <w:rFonts w:eastAsiaTheme="minorEastAsia"/>
        </w:rPr>
        <w:t xml:space="preserve"> difference of</w:t>
      </w:r>
      <w:r w:rsidR="0088500C">
        <w:rPr>
          <w:rFonts w:eastAsiaTheme="minorEastAsia"/>
        </w:rPr>
        <w:t xml:space="preserve"> nose-to-body ratio of a male</w:t>
      </w:r>
      <w:r w:rsidR="00310B60">
        <w:rPr>
          <w:rFonts w:eastAsiaTheme="minorEastAsia"/>
        </w:rPr>
        <w:t xml:space="preserve"> compared to a female of the same size</w:t>
      </w:r>
      <w:r w:rsidR="0088500C">
        <w:rPr>
          <w:rFonts w:eastAsiaTheme="minorEastAsia"/>
        </w:rPr>
        <w:t xml:space="preserve">, and </w:t>
      </w:r>
      <m:oMath>
        <m:r>
          <w:rPr>
            <w:rFonts w:ascii="Cambria Math" w:eastAsiaTheme="minorEastAsia" w:hAnsi="Cambria Math"/>
          </w:rPr>
          <m:t xml:space="preserve">mr </m:t>
        </m:r>
      </m:oMath>
      <w:r w:rsidR="0088500C">
        <w:rPr>
          <w:rFonts w:eastAsiaTheme="minorEastAsia"/>
        </w:rPr>
        <w:t xml:space="preserve">is the initial rate of change in nose-to-body ratio </w:t>
      </w:r>
      <w:r w:rsidR="00310B60">
        <w:rPr>
          <w:rFonts w:eastAsiaTheme="minorEastAsia"/>
        </w:rPr>
        <w:t>with length following the point of divergence</w:t>
      </w:r>
      <w:r w:rsidR="0088500C">
        <w:rPr>
          <w:rFonts w:eastAsiaTheme="minorEastAsia"/>
        </w:rPr>
        <w:t xml:space="preserve">. </w:t>
      </w:r>
    </w:p>
    <w:p w14:paraId="32B7EC49" w14:textId="24B80F66" w:rsidR="00176E64" w:rsidRDefault="00310B60" w:rsidP="00176E64">
      <w:r>
        <w:t xml:space="preserve">We inferred the </w:t>
      </w:r>
      <w:r w:rsidR="00176E64">
        <w:t>probability</w:t>
      </w:r>
      <w:r>
        <w:t xml:space="preserve">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w:t>
      </w:r>
      <w:r w:rsidR="00C76686">
        <w:t>the default</w:t>
      </w:r>
      <w:r>
        <w:t xml:space="preserve"> </w:t>
      </w:r>
      <w:r w:rsidR="00176E64">
        <w:t>Nelder-Mead</w:t>
      </w:r>
      <w:r>
        <w:t xml:space="preserve"> algorithm in</w:t>
      </w:r>
      <w:r w:rsidR="00176E64">
        <w:t xml:space="preserve"> base</w:t>
      </w:r>
      <w:r>
        <w:t xml:space="preserve"> R</w:t>
      </w:r>
      <w:r w:rsidR="00176E64">
        <w:t xml:space="preserve"> </w:t>
      </w:r>
      <w:r w:rsidR="00176E64">
        <w:fldChar w:fldCharType="begin"/>
      </w:r>
      <w:r w:rsidR="00176E64">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176E64">
        <w:fldChar w:fldCharType="separate"/>
      </w:r>
      <w:r w:rsidR="00176E64" w:rsidRPr="00176E64">
        <w:t>(R Core Team 2019)</w:t>
      </w:r>
      <w:r w:rsidR="00176E64">
        <w:fldChar w:fldCharType="end"/>
      </w:r>
      <w:r w:rsidR="00176E64">
        <w:t xml:space="preserve">. Next, the posterior probability that each whale was female was estimated based on how close each point fell to the ‘female curve’ using the following </w:t>
      </w:r>
      <w:r w:rsidR="00D61EF7">
        <w:t>equation</w:t>
      </w:r>
      <w:r w:rsidR="00176E64">
        <w:t xml:space="preserve">: </w:t>
      </w:r>
    </w:p>
    <w:p w14:paraId="2DBAAC2C" w14:textId="4ED4B2F1" w:rsidR="00D61EF7" w:rsidRPr="006406FF" w:rsidRDefault="00000000" w:rsidP="00176E6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1257EA92" w14:textId="64390672" w:rsidR="006406FF" w:rsidRDefault="006406FF" w:rsidP="00176E64">
      <w:pPr>
        <w:rPr>
          <w:rFonts w:eastAsiaTheme="minorEastAsia"/>
        </w:rPr>
      </w:pPr>
      <w:r>
        <w:rPr>
          <w:rFonts w:eastAsiaTheme="minorEastAsia"/>
        </w:rPr>
        <w:t>And converted to a probability of an individual being a female as:</w:t>
      </w:r>
    </w:p>
    <w:p w14:paraId="6526F7F4" w14:textId="14420A64" w:rsidR="006406FF" w:rsidRPr="002D38F6" w:rsidRDefault="006406FF" w:rsidP="00176E64">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0F2A9987" w14:textId="1B4295AD" w:rsidR="00D14684" w:rsidRPr="004444BA" w:rsidRDefault="00044ACD" w:rsidP="004444BA">
      <w:pPr>
        <w:rPr>
          <w:rFonts w:eastAsiaTheme="minorEastAsia"/>
        </w:rPr>
      </w:pPr>
      <w:r>
        <w:rPr>
          <w:rFonts w:eastAsiaTheme="minorEastAsia"/>
        </w:rPr>
        <w:t>Although</w:t>
      </w:r>
      <w:r w:rsidR="00814F27">
        <w:rPr>
          <w:rFonts w:eastAsiaTheme="minorEastAsia"/>
        </w:rPr>
        <w:t xml:space="preserve"> we are primarily interested in a quantitative representation of the likelihood that sperm whales belong to one sex or the other, we explored the </w:t>
      </w:r>
      <w:r>
        <w:rPr>
          <w:rFonts w:eastAsiaTheme="minorEastAsia"/>
        </w:rPr>
        <w:t>classification abilities</w:t>
      </w:r>
      <w:r w:rsidR="00814F27">
        <w:rPr>
          <w:rFonts w:eastAsiaTheme="minorEastAsia"/>
        </w:rPr>
        <w:t xml:space="preserve"> of our algorithm</w:t>
      </w:r>
      <w:r>
        <w:rPr>
          <w:rFonts w:eastAsiaTheme="minorEastAsia"/>
        </w:rPr>
        <w:t xml:space="preserve"> by applying it to</w:t>
      </w:r>
      <w:r w:rsidR="00814F27">
        <w:rPr>
          <w:rFonts w:eastAsiaTheme="minorEastAsia"/>
        </w:rPr>
        <w:t xml:space="preserve"> </w:t>
      </w:r>
      <w:r>
        <w:rPr>
          <w:rFonts w:eastAsiaTheme="minorEastAsia"/>
        </w:rPr>
        <w:t>simulated</w:t>
      </w:r>
      <w:r w:rsidR="00814F27">
        <w:rPr>
          <w:rFonts w:eastAsiaTheme="minorEastAsia"/>
        </w:rPr>
        <w:t xml:space="preserve"> </w:t>
      </w:r>
      <w:r>
        <w:rPr>
          <w:rFonts w:eastAsiaTheme="minorEastAsia"/>
        </w:rPr>
        <w:t xml:space="preserve">datasets (1000 simulations for each scenario) with known sexes associated with different levels of measurement error. We also used simulations to determine a size cutoff above which individuals </w:t>
      </w:r>
      <w:r w:rsidR="00044877">
        <w:rPr>
          <w:rFonts w:eastAsiaTheme="minorEastAsia"/>
        </w:rPr>
        <w:t xml:space="preserve">could be more confidently assigned a sex. </w:t>
      </w:r>
    </w:p>
    <w:p w14:paraId="2375B688" w14:textId="1BA26971" w:rsidR="0033664C" w:rsidRDefault="00814F27" w:rsidP="0033664C">
      <w:pPr>
        <w:pStyle w:val="Heading2"/>
      </w:pPr>
      <w:bookmarkStart w:id="9" w:name="_Toc192584143"/>
      <w:r>
        <w:t xml:space="preserve">3. </w:t>
      </w:r>
      <w:r w:rsidR="0033664C">
        <w:t>Results</w:t>
      </w:r>
      <w:bookmarkEnd w:id="9"/>
    </w:p>
    <w:p w14:paraId="20BD554B" w14:textId="3390FD6C" w:rsidR="00814F27" w:rsidRDefault="00814F27" w:rsidP="00814F27">
      <w:pPr>
        <w:pStyle w:val="Heading4"/>
      </w:pPr>
      <w:r>
        <w:t>3.1 | Measurement Error</w:t>
      </w:r>
    </w:p>
    <w:p w14:paraId="0459ABAB" w14:textId="01C58463" w:rsidR="00814F27" w:rsidRDefault="00C1151A" w:rsidP="00814F27">
      <w:r>
        <w:t xml:space="preserve">We used 343 measurements of </w:t>
      </w:r>
      <w:r>
        <w:rPr>
          <w:i/>
          <w:iCs/>
        </w:rPr>
        <w:t>Balaena</w:t>
      </w:r>
      <w:r>
        <w:t xml:space="preserve"> taken at nadir over 18 days at varying altitudes. Initial length estimates underestimated the boat length by 0.55m. (</w:t>
      </w:r>
      <w:proofErr w:type="spellStart"/>
      <w:r>
        <w:t>s.d.</w:t>
      </w:r>
      <w:proofErr w:type="spellEnd"/>
      <w:r>
        <w:t xml:space="preserve"> = 0.37), corresponding to a frequently underestimated barometric altitude (mean = 2.35 m, </w:t>
      </w:r>
      <w:proofErr w:type="spellStart"/>
      <w:r>
        <w:t>s.d.</w:t>
      </w:r>
      <w:proofErr w:type="spellEnd"/>
      <w:r>
        <w:t xml:space="preserve"> = 1.94). </w:t>
      </w:r>
      <w:r w:rsidR="00460A01">
        <w:t xml:space="preserve">The model of </w:t>
      </w:r>
      <w:proofErr w:type="spellStart"/>
      <w:proofErr w:type="gramStart"/>
      <w:r w:rsidR="00460A01">
        <w:t>true.altitude</w:t>
      </w:r>
      <w:proofErr w:type="spellEnd"/>
      <w:proofErr w:type="gramEnd"/>
      <w:r w:rsidR="00460A01">
        <w:t xml:space="preserve"> as a function </w:t>
      </w:r>
      <w:r w:rsidR="00460A01">
        <w:lastRenderedPageBreak/>
        <w:t xml:space="preserve">of barometric altitude resulted in a correction factor of 1.017 (1.01 -1.02 95% CI’s). Applying the correction factor to the barometric estimates of altitude resulted in an average percent error </w:t>
      </w:r>
      <w:r w:rsidR="004D4C57">
        <w:t xml:space="preserve">of </w:t>
      </w:r>
      <w:proofErr w:type="gramStart"/>
      <w:r w:rsidR="004D4C57">
        <w:t>…..</w:t>
      </w:r>
      <w:proofErr w:type="gramEnd"/>
    </w:p>
    <w:p w14:paraId="7172FB5D" w14:textId="572A5CB5" w:rsidR="00514CB2" w:rsidRPr="00C1151A" w:rsidRDefault="00514CB2" w:rsidP="00814F27">
      <w:r>
        <w:rPr>
          <w:noProof/>
        </w:rPr>
        <w:drawing>
          <wp:inline distT="0" distB="0" distL="0" distR="0" wp14:anchorId="0F336B37" wp14:editId="5ECBB338">
            <wp:extent cx="2743206" cy="2743206"/>
            <wp:effectExtent l="0" t="0" r="0" b="0"/>
            <wp:docPr id="2110543999" name="Picture 18" descr="A graph with a bar graph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543999" name="Picture 18" descr="A graph with a bar graph and tex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27A5D86B" w14:textId="24BDBBFC" w:rsidR="00814F27" w:rsidRDefault="00814F27" w:rsidP="00814F27">
      <w:pPr>
        <w:pStyle w:val="Heading4"/>
      </w:pPr>
      <w:r>
        <w:t>3.2 | Whale measurements</w:t>
      </w:r>
    </w:p>
    <w:p w14:paraId="00661D73" w14:textId="784310E2" w:rsidR="00814F27" w:rsidRDefault="00814F27" w:rsidP="00814F27">
      <w:pPr>
        <w:pStyle w:val="Heading4"/>
      </w:pPr>
      <w:r>
        <w:t>3.3 | Age/sex class inference</w:t>
      </w:r>
    </w:p>
    <w:p w14:paraId="32B01D5D" w14:textId="77777777" w:rsidR="00814F27" w:rsidRPr="00814F27" w:rsidRDefault="00814F27" w:rsidP="00814F27"/>
    <w:p w14:paraId="6D9E2EC4" w14:textId="043325F0" w:rsidR="00814F27" w:rsidRPr="00814F27" w:rsidRDefault="00814F27" w:rsidP="00814F27"/>
    <w:p w14:paraId="3A4EEDBC" w14:textId="77777777" w:rsidR="00814F27" w:rsidRPr="00814F27" w:rsidRDefault="00814F27" w:rsidP="00814F27"/>
    <w:p w14:paraId="5A05516E" w14:textId="00FF33F2" w:rsidR="00963E70" w:rsidRPr="00963E70" w:rsidRDefault="00963E70" w:rsidP="00963E70"/>
    <w:p w14:paraId="7C25BC19" w14:textId="66C2C202" w:rsidR="0033664C" w:rsidRDefault="0033664C" w:rsidP="0033664C">
      <w:pPr>
        <w:pStyle w:val="Heading2"/>
      </w:pPr>
      <w:bookmarkStart w:id="10" w:name="_Toc192584144"/>
      <w:r>
        <w:t>Discussion</w:t>
      </w:r>
      <w:bookmarkEnd w:id="10"/>
    </w:p>
    <w:p w14:paraId="5A02A726" w14:textId="2F47D209" w:rsidR="00FB2AEB" w:rsidRDefault="00FB2AEB" w:rsidP="00FB2AEB">
      <w:pPr>
        <w:pStyle w:val="ListParagraph"/>
        <w:numPr>
          <w:ilvl w:val="0"/>
          <w:numId w:val="1"/>
        </w:numPr>
      </w:pPr>
      <w:r>
        <w:t>Different nose/body ratios may influence length estimation based on IPI’s (Christine)</w:t>
      </w:r>
    </w:p>
    <w:p w14:paraId="14228C57" w14:textId="7E610270" w:rsidR="002811D3" w:rsidRDefault="002811D3" w:rsidP="00FB2AEB">
      <w:pPr>
        <w:pStyle w:val="ListParagraph"/>
        <w:numPr>
          <w:ilvl w:val="0"/>
          <w:numId w:val="1"/>
        </w:numPr>
      </w:pPr>
      <w:r>
        <w:t>Measurement of uncertainty can be incorporated into demographic models based on aerial photogrammetry</w:t>
      </w:r>
    </w:p>
    <w:p w14:paraId="389E525C" w14:textId="399F9D51" w:rsidR="002811D3" w:rsidRPr="00FB2AEB" w:rsidRDefault="002811D3" w:rsidP="00FB2AEB">
      <w:pPr>
        <w:pStyle w:val="ListParagraph"/>
        <w:numPr>
          <w:ilvl w:val="0"/>
          <w:numId w:val="1"/>
        </w:numPr>
      </w:pPr>
      <w:r>
        <w:t xml:space="preserve">How can one transfer our findings when using other drone models </w:t>
      </w:r>
    </w:p>
    <w:sectPr w:rsidR="002811D3" w:rsidRPr="00FB2AEB" w:rsidSect="0033664C">
      <w:footerReference w:type="default" r:id="rId1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Ana Eguiguren" w:date="2025-03-10T19:22:00Z" w:initials="AE">
    <w:p w14:paraId="4D796E43" w14:textId="77777777" w:rsidR="00211677" w:rsidRDefault="00211677" w:rsidP="00211677">
      <w:r>
        <w:rPr>
          <w:rStyle w:val="CommentReference"/>
        </w:rPr>
        <w:annotationRef/>
      </w:r>
      <w:r>
        <w:rPr>
          <w:sz w:val="20"/>
          <w:szCs w:val="20"/>
        </w:rPr>
        <w:t>Glarou 2022: Each image was rated with a score from 1 (good quality) to 3 (poor quality) for each of the following attributes: camera focus, body straightness (horizontally), body pitch (vertically), degree of body roll, degree of body arch, body length measurability, and body width measurability (Christiansen et al., 2018). Only photographs of adequate quality (scores 1 and 2) were included in the final data set.</w:t>
      </w:r>
    </w:p>
    <w:p w14:paraId="4687EF9C" w14:textId="77777777" w:rsidR="00211677" w:rsidRDefault="00211677" w:rsidP="00211677"/>
  </w:comment>
  <w:comment w:id="8" w:author="Ana Eguiguren" w:date="2025-03-10T19:23:00Z" w:initials="AE">
    <w:p w14:paraId="68000365" w14:textId="77777777" w:rsidR="00211677" w:rsidRDefault="00211677" w:rsidP="00211677">
      <w:r>
        <w:rPr>
          <w:rStyle w:val="CommentReference"/>
        </w:rPr>
        <w:annotationRef/>
      </w:r>
      <w:r>
        <w:rPr>
          <w:sz w:val="20"/>
          <w:szCs w:val="20"/>
        </w:rPr>
        <w:t>(Christiansen 2018): Each photograph was given a score of 1 (good quality), 2 (medium quality) or 3 (poor quality) for each attribute (Fig. S2). Photographs that were given a score of 3 for any attribute were removed from further analyses. In addition, photographs that obtained a score of 2 for both arch and pitch, pitch and roll or arch and roll were rem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87EF9C" w15:done="1"/>
  <w15:commentEx w15:paraId="68000365" w15:paraIdParent="4687EF9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802C26A" w16cex:dateUtc="2025-03-10T22:22:00Z"/>
  <w16cex:commentExtensible w16cex:durableId="13F5CB97" w16cex:dateUtc="2025-03-10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87EF9C" w16cid:durableId="1802C26A"/>
  <w16cid:commentId w16cid:paraId="68000365" w16cid:durableId="13F5CB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4C6F8F" w14:textId="77777777" w:rsidR="00FE3132" w:rsidRDefault="00FE3132" w:rsidP="0033664C">
      <w:pPr>
        <w:spacing w:after="0" w:line="240" w:lineRule="auto"/>
      </w:pPr>
      <w:r>
        <w:separator/>
      </w:r>
    </w:p>
  </w:endnote>
  <w:endnote w:type="continuationSeparator" w:id="0">
    <w:p w14:paraId="6797C39F" w14:textId="77777777" w:rsidR="00FE3132" w:rsidRDefault="00FE3132" w:rsidP="003366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20882102" w14:textId="0709A5B2" w:rsidR="0033664C" w:rsidRDefault="00336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757819" w14:textId="77777777" w:rsidR="0033664C" w:rsidRDefault="00336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6ADE9C" w14:textId="77777777" w:rsidR="00FE3132" w:rsidRDefault="00FE3132" w:rsidP="0033664C">
      <w:pPr>
        <w:spacing w:after="0" w:line="240" w:lineRule="auto"/>
      </w:pPr>
      <w:r>
        <w:separator/>
      </w:r>
    </w:p>
  </w:footnote>
  <w:footnote w:type="continuationSeparator" w:id="0">
    <w:p w14:paraId="1A0554B4" w14:textId="77777777" w:rsidR="00FE3132" w:rsidRDefault="00FE3132" w:rsidP="003366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B55"/>
    <w:rsid w:val="00044877"/>
    <w:rsid w:val="00044ACD"/>
    <w:rsid w:val="0005107E"/>
    <w:rsid w:val="00054D66"/>
    <w:rsid w:val="00073065"/>
    <w:rsid w:val="00093B80"/>
    <w:rsid w:val="000A2B7C"/>
    <w:rsid w:val="00175200"/>
    <w:rsid w:val="00176E64"/>
    <w:rsid w:val="001C0610"/>
    <w:rsid w:val="001C7BCE"/>
    <w:rsid w:val="001D25AC"/>
    <w:rsid w:val="001D48F3"/>
    <w:rsid w:val="00211677"/>
    <w:rsid w:val="00233AB2"/>
    <w:rsid w:val="00247B8F"/>
    <w:rsid w:val="002630EA"/>
    <w:rsid w:val="002716EF"/>
    <w:rsid w:val="002811D3"/>
    <w:rsid w:val="0028533E"/>
    <w:rsid w:val="0029313B"/>
    <w:rsid w:val="002C67BD"/>
    <w:rsid w:val="002D38F6"/>
    <w:rsid w:val="00304A90"/>
    <w:rsid w:val="00310B60"/>
    <w:rsid w:val="0033664C"/>
    <w:rsid w:val="00377110"/>
    <w:rsid w:val="003A3970"/>
    <w:rsid w:val="003C12D6"/>
    <w:rsid w:val="003C435A"/>
    <w:rsid w:val="003C4617"/>
    <w:rsid w:val="00400858"/>
    <w:rsid w:val="004118C9"/>
    <w:rsid w:val="004444BA"/>
    <w:rsid w:val="00460A01"/>
    <w:rsid w:val="004B118D"/>
    <w:rsid w:val="004C50CE"/>
    <w:rsid w:val="004D2D10"/>
    <w:rsid w:val="004D4C57"/>
    <w:rsid w:val="00514CB2"/>
    <w:rsid w:val="005355B7"/>
    <w:rsid w:val="00537EED"/>
    <w:rsid w:val="00587E23"/>
    <w:rsid w:val="00590844"/>
    <w:rsid w:val="00592D15"/>
    <w:rsid w:val="005C1F6B"/>
    <w:rsid w:val="005F084A"/>
    <w:rsid w:val="005F6F93"/>
    <w:rsid w:val="0061597B"/>
    <w:rsid w:val="00625AC1"/>
    <w:rsid w:val="006406FF"/>
    <w:rsid w:val="00653BB5"/>
    <w:rsid w:val="006A4D4F"/>
    <w:rsid w:val="006D0AE8"/>
    <w:rsid w:val="006D2CD8"/>
    <w:rsid w:val="00703F10"/>
    <w:rsid w:val="007234B5"/>
    <w:rsid w:val="00732141"/>
    <w:rsid w:val="00773CE9"/>
    <w:rsid w:val="0077598E"/>
    <w:rsid w:val="0078085E"/>
    <w:rsid w:val="007872F6"/>
    <w:rsid w:val="007B4B75"/>
    <w:rsid w:val="007C61FB"/>
    <w:rsid w:val="007F050F"/>
    <w:rsid w:val="007F70C3"/>
    <w:rsid w:val="00814F27"/>
    <w:rsid w:val="0088500C"/>
    <w:rsid w:val="008A1FC2"/>
    <w:rsid w:val="008B2870"/>
    <w:rsid w:val="008B759F"/>
    <w:rsid w:val="008E0381"/>
    <w:rsid w:val="00934934"/>
    <w:rsid w:val="00963E70"/>
    <w:rsid w:val="009B6E74"/>
    <w:rsid w:val="009C194C"/>
    <w:rsid w:val="009E0ABF"/>
    <w:rsid w:val="00A061BA"/>
    <w:rsid w:val="00A418B4"/>
    <w:rsid w:val="00A51CD0"/>
    <w:rsid w:val="00A53914"/>
    <w:rsid w:val="00A57167"/>
    <w:rsid w:val="00AD3E97"/>
    <w:rsid w:val="00AD5663"/>
    <w:rsid w:val="00B42F15"/>
    <w:rsid w:val="00B56E79"/>
    <w:rsid w:val="00B6717A"/>
    <w:rsid w:val="00B7086C"/>
    <w:rsid w:val="00BA3969"/>
    <w:rsid w:val="00BA7FA4"/>
    <w:rsid w:val="00BB327C"/>
    <w:rsid w:val="00BB3B55"/>
    <w:rsid w:val="00BC3FEB"/>
    <w:rsid w:val="00BD688F"/>
    <w:rsid w:val="00BF433D"/>
    <w:rsid w:val="00BF6491"/>
    <w:rsid w:val="00C1151A"/>
    <w:rsid w:val="00C17920"/>
    <w:rsid w:val="00C24B1B"/>
    <w:rsid w:val="00C3321D"/>
    <w:rsid w:val="00C76686"/>
    <w:rsid w:val="00C82ADB"/>
    <w:rsid w:val="00C94C9F"/>
    <w:rsid w:val="00CA1A75"/>
    <w:rsid w:val="00D01DB7"/>
    <w:rsid w:val="00D14684"/>
    <w:rsid w:val="00D407DF"/>
    <w:rsid w:val="00D61EF7"/>
    <w:rsid w:val="00D95E58"/>
    <w:rsid w:val="00DF6D0A"/>
    <w:rsid w:val="00E273E6"/>
    <w:rsid w:val="00E364D1"/>
    <w:rsid w:val="00E451A3"/>
    <w:rsid w:val="00E93E02"/>
    <w:rsid w:val="00EC4A0B"/>
    <w:rsid w:val="00EE6D5E"/>
    <w:rsid w:val="00F15A7D"/>
    <w:rsid w:val="00F21810"/>
    <w:rsid w:val="00F22EFD"/>
    <w:rsid w:val="00F46179"/>
    <w:rsid w:val="00FB2AEB"/>
    <w:rsid w:val="00FB73FF"/>
    <w:rsid w:val="00FE313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29D8B4"/>
  <w15:chartTrackingRefBased/>
  <w15:docId w15:val="{772FA70C-A4CF-40AF-ADA7-AF64AF9EB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64C"/>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33664C"/>
    <w:pPr>
      <w:spacing w:line="259" w:lineRule="auto"/>
      <w:outlineLvl w:val="0"/>
    </w:pPr>
    <w:rPr>
      <w:b/>
      <w:bCs/>
      <w:sz w:val="32"/>
      <w:szCs w:val="32"/>
    </w:rPr>
  </w:style>
  <w:style w:type="paragraph" w:styleId="Heading2">
    <w:name w:val="heading 2"/>
    <w:basedOn w:val="Normal"/>
    <w:next w:val="Normal"/>
    <w:link w:val="Heading2Char"/>
    <w:uiPriority w:val="9"/>
    <w:unhideWhenUsed/>
    <w:qFormat/>
    <w:rsid w:val="0033664C"/>
    <w:pPr>
      <w:outlineLvl w:val="1"/>
    </w:pPr>
    <w:rPr>
      <w:b/>
      <w:bCs/>
      <w:sz w:val="24"/>
      <w:szCs w:val="24"/>
    </w:rPr>
  </w:style>
  <w:style w:type="paragraph" w:styleId="Heading3">
    <w:name w:val="heading 3"/>
    <w:basedOn w:val="Normal"/>
    <w:next w:val="Normal"/>
    <w:link w:val="Heading3Char"/>
    <w:uiPriority w:val="9"/>
    <w:unhideWhenUsed/>
    <w:qFormat/>
    <w:rsid w:val="001C7BCE"/>
    <w:pPr>
      <w:outlineLvl w:val="2"/>
    </w:pPr>
    <w:rPr>
      <w:b/>
      <w:bCs/>
      <w:sz w:val="24"/>
      <w:szCs w:val="24"/>
    </w:rPr>
  </w:style>
  <w:style w:type="paragraph" w:styleId="Heading4">
    <w:name w:val="heading 4"/>
    <w:basedOn w:val="Normal"/>
    <w:next w:val="Normal"/>
    <w:link w:val="Heading4Char"/>
    <w:uiPriority w:val="9"/>
    <w:unhideWhenUsed/>
    <w:qFormat/>
    <w:rsid w:val="00BB3B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3B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3B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3B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3B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3B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64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33664C"/>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1C7BCE"/>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BB3B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3B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3B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3B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3B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3B55"/>
    <w:rPr>
      <w:rFonts w:eastAsiaTheme="majorEastAsia" w:cstheme="majorBidi"/>
      <w:color w:val="272727" w:themeColor="text1" w:themeTint="D8"/>
    </w:rPr>
  </w:style>
  <w:style w:type="paragraph" w:styleId="Title">
    <w:name w:val="Title"/>
    <w:basedOn w:val="Normal"/>
    <w:next w:val="Normal"/>
    <w:link w:val="TitleChar"/>
    <w:uiPriority w:val="10"/>
    <w:qFormat/>
    <w:rsid w:val="00BB3B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3B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3B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3B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3B55"/>
    <w:pPr>
      <w:spacing w:before="160"/>
      <w:jc w:val="center"/>
    </w:pPr>
    <w:rPr>
      <w:i/>
      <w:iCs/>
      <w:color w:val="404040" w:themeColor="text1" w:themeTint="BF"/>
    </w:rPr>
  </w:style>
  <w:style w:type="character" w:customStyle="1" w:styleId="QuoteChar">
    <w:name w:val="Quote Char"/>
    <w:basedOn w:val="DefaultParagraphFont"/>
    <w:link w:val="Quote"/>
    <w:uiPriority w:val="29"/>
    <w:rsid w:val="00BB3B55"/>
    <w:rPr>
      <w:i/>
      <w:iCs/>
      <w:color w:val="404040" w:themeColor="text1" w:themeTint="BF"/>
    </w:rPr>
  </w:style>
  <w:style w:type="paragraph" w:styleId="ListParagraph">
    <w:name w:val="List Paragraph"/>
    <w:basedOn w:val="Normal"/>
    <w:uiPriority w:val="34"/>
    <w:qFormat/>
    <w:rsid w:val="00BB3B55"/>
    <w:pPr>
      <w:ind w:left="720"/>
      <w:contextualSpacing/>
    </w:pPr>
  </w:style>
  <w:style w:type="character" w:styleId="IntenseEmphasis">
    <w:name w:val="Intense Emphasis"/>
    <w:basedOn w:val="DefaultParagraphFont"/>
    <w:uiPriority w:val="21"/>
    <w:qFormat/>
    <w:rsid w:val="00BB3B55"/>
    <w:rPr>
      <w:i/>
      <w:iCs/>
      <w:color w:val="0F4761" w:themeColor="accent1" w:themeShade="BF"/>
    </w:rPr>
  </w:style>
  <w:style w:type="paragraph" w:styleId="IntenseQuote">
    <w:name w:val="Intense Quote"/>
    <w:basedOn w:val="Normal"/>
    <w:next w:val="Normal"/>
    <w:link w:val="IntenseQuoteChar"/>
    <w:uiPriority w:val="30"/>
    <w:qFormat/>
    <w:rsid w:val="00BB3B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3B55"/>
    <w:rPr>
      <w:i/>
      <w:iCs/>
      <w:color w:val="0F4761" w:themeColor="accent1" w:themeShade="BF"/>
    </w:rPr>
  </w:style>
  <w:style w:type="character" w:styleId="IntenseReference">
    <w:name w:val="Intense Reference"/>
    <w:basedOn w:val="DefaultParagraphFont"/>
    <w:uiPriority w:val="32"/>
    <w:qFormat/>
    <w:rsid w:val="00BB3B55"/>
    <w:rPr>
      <w:b/>
      <w:bCs/>
      <w:smallCaps/>
      <w:color w:val="0F4761" w:themeColor="accent1" w:themeShade="BF"/>
      <w:spacing w:val="5"/>
    </w:rPr>
  </w:style>
  <w:style w:type="character" w:styleId="LineNumber">
    <w:name w:val="line number"/>
    <w:basedOn w:val="DefaultParagraphFont"/>
    <w:uiPriority w:val="99"/>
    <w:semiHidden/>
    <w:unhideWhenUsed/>
    <w:rsid w:val="0033664C"/>
  </w:style>
  <w:style w:type="paragraph" w:styleId="Header">
    <w:name w:val="header"/>
    <w:basedOn w:val="Normal"/>
    <w:link w:val="HeaderChar"/>
    <w:uiPriority w:val="99"/>
    <w:unhideWhenUsed/>
    <w:rsid w:val="003366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664C"/>
    <w:rPr>
      <w:rFonts w:ascii="Times New Roman" w:hAnsi="Times New Roman" w:cs="Times New Roman"/>
    </w:rPr>
  </w:style>
  <w:style w:type="paragraph" w:styleId="Footer">
    <w:name w:val="footer"/>
    <w:basedOn w:val="Normal"/>
    <w:link w:val="FooterChar"/>
    <w:uiPriority w:val="99"/>
    <w:unhideWhenUsed/>
    <w:rsid w:val="003366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64C"/>
    <w:rPr>
      <w:rFonts w:ascii="Times New Roman" w:hAnsi="Times New Roman" w:cs="Times New Roman"/>
    </w:rPr>
  </w:style>
  <w:style w:type="character" w:styleId="Hyperlink">
    <w:name w:val="Hyperlink"/>
    <w:basedOn w:val="DefaultParagraphFont"/>
    <w:uiPriority w:val="99"/>
    <w:unhideWhenUsed/>
    <w:rsid w:val="001C7BCE"/>
    <w:rPr>
      <w:color w:val="467886" w:themeColor="hyperlink"/>
      <w:u w:val="single"/>
    </w:rPr>
  </w:style>
  <w:style w:type="character" w:styleId="UnresolvedMention">
    <w:name w:val="Unresolved Mention"/>
    <w:basedOn w:val="DefaultParagraphFont"/>
    <w:uiPriority w:val="99"/>
    <w:semiHidden/>
    <w:unhideWhenUsed/>
    <w:rsid w:val="001C7BCE"/>
    <w:rPr>
      <w:color w:val="605E5C"/>
      <w:shd w:val="clear" w:color="auto" w:fill="E1DFDD"/>
    </w:rPr>
  </w:style>
  <w:style w:type="character" w:styleId="PlaceholderText">
    <w:name w:val="Placeholder Text"/>
    <w:basedOn w:val="DefaultParagraphFont"/>
    <w:uiPriority w:val="99"/>
    <w:semiHidden/>
    <w:rsid w:val="00D407DF"/>
    <w:rPr>
      <w:color w:val="666666"/>
    </w:rPr>
  </w:style>
  <w:style w:type="paragraph" w:styleId="Bibliography">
    <w:name w:val="Bibliography"/>
    <w:basedOn w:val="Normal"/>
    <w:next w:val="Normal"/>
    <w:uiPriority w:val="37"/>
    <w:semiHidden/>
    <w:unhideWhenUsed/>
    <w:rsid w:val="00A57167"/>
  </w:style>
  <w:style w:type="character" w:styleId="CommentReference">
    <w:name w:val="annotation reference"/>
    <w:basedOn w:val="DefaultParagraphFont"/>
    <w:uiPriority w:val="99"/>
    <w:semiHidden/>
    <w:unhideWhenUsed/>
    <w:rsid w:val="00B42F15"/>
    <w:rPr>
      <w:sz w:val="16"/>
      <w:szCs w:val="16"/>
    </w:rPr>
  </w:style>
  <w:style w:type="paragraph" w:styleId="CommentText">
    <w:name w:val="annotation text"/>
    <w:basedOn w:val="Normal"/>
    <w:link w:val="CommentTextChar"/>
    <w:uiPriority w:val="99"/>
    <w:semiHidden/>
    <w:unhideWhenUsed/>
    <w:rsid w:val="00B42F15"/>
    <w:pPr>
      <w:spacing w:line="240" w:lineRule="auto"/>
    </w:pPr>
    <w:rPr>
      <w:sz w:val="20"/>
      <w:szCs w:val="20"/>
    </w:rPr>
  </w:style>
  <w:style w:type="character" w:customStyle="1" w:styleId="CommentTextChar">
    <w:name w:val="Comment Text Char"/>
    <w:basedOn w:val="DefaultParagraphFont"/>
    <w:link w:val="CommentText"/>
    <w:uiPriority w:val="99"/>
    <w:semiHidden/>
    <w:rsid w:val="00B42F1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42F15"/>
    <w:rPr>
      <w:b/>
      <w:bCs/>
    </w:rPr>
  </w:style>
  <w:style w:type="character" w:customStyle="1" w:styleId="CommentSubjectChar">
    <w:name w:val="Comment Subject Char"/>
    <w:basedOn w:val="CommentTextChar"/>
    <w:link w:val="CommentSubject"/>
    <w:uiPriority w:val="99"/>
    <w:semiHidden/>
    <w:rsid w:val="00B42F15"/>
    <w:rPr>
      <w:rFonts w:ascii="Times New Roman" w:hAnsi="Times New Roman" w:cs="Times New Roman"/>
      <w:b/>
      <w:bCs/>
      <w:sz w:val="20"/>
      <w:szCs w:val="20"/>
    </w:rPr>
  </w:style>
  <w:style w:type="paragraph" w:styleId="TOCHeading">
    <w:name w:val="TOC Heading"/>
    <w:basedOn w:val="Heading1"/>
    <w:next w:val="Normal"/>
    <w:uiPriority w:val="39"/>
    <w:unhideWhenUsed/>
    <w:qFormat/>
    <w:rsid w:val="001D48F3"/>
    <w:pPr>
      <w:keepNext/>
      <w:keepLines/>
      <w:spacing w:before="480" w:after="0" w:line="276" w:lineRule="auto"/>
      <w:outlineLvl w:val="9"/>
    </w:pPr>
    <w:rPr>
      <w:rFonts w:asciiTheme="majorHAnsi" w:eastAsiaTheme="majorEastAsia" w:hAnsiTheme="majorHAnsi" w:cstheme="majorBidi"/>
      <w:color w:val="0F4761" w:themeColor="accent1" w:themeShade="BF"/>
      <w:kern w:val="0"/>
      <w:sz w:val="28"/>
      <w:szCs w:val="28"/>
      <w:lang w:val="en-US"/>
      <w14:ligatures w14:val="none"/>
    </w:rPr>
  </w:style>
  <w:style w:type="paragraph" w:styleId="TOC1">
    <w:name w:val="toc 1"/>
    <w:basedOn w:val="Normal"/>
    <w:next w:val="Normal"/>
    <w:autoRedefine/>
    <w:uiPriority w:val="39"/>
    <w:unhideWhenUsed/>
    <w:rsid w:val="001D48F3"/>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1D48F3"/>
    <w:pPr>
      <w:spacing w:before="120" w:after="0"/>
      <w:ind w:left="220"/>
    </w:pPr>
    <w:rPr>
      <w:rFonts w:asciiTheme="minorHAnsi" w:hAnsiTheme="minorHAnsi"/>
      <w:b/>
      <w:bCs/>
    </w:rPr>
  </w:style>
  <w:style w:type="paragraph" w:styleId="TOC3">
    <w:name w:val="toc 3"/>
    <w:basedOn w:val="Normal"/>
    <w:next w:val="Normal"/>
    <w:autoRedefine/>
    <w:uiPriority w:val="39"/>
    <w:unhideWhenUsed/>
    <w:rsid w:val="001D48F3"/>
    <w:pPr>
      <w:spacing w:after="0"/>
      <w:ind w:left="440"/>
    </w:pPr>
    <w:rPr>
      <w:rFonts w:asciiTheme="minorHAnsi" w:hAnsiTheme="minorHAnsi"/>
      <w:sz w:val="20"/>
      <w:szCs w:val="20"/>
    </w:rPr>
  </w:style>
  <w:style w:type="paragraph" w:styleId="TOC4">
    <w:name w:val="toc 4"/>
    <w:basedOn w:val="Normal"/>
    <w:next w:val="Normal"/>
    <w:autoRedefine/>
    <w:uiPriority w:val="39"/>
    <w:semiHidden/>
    <w:unhideWhenUsed/>
    <w:rsid w:val="001D48F3"/>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1D48F3"/>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1D48F3"/>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1D48F3"/>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1D48F3"/>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1D48F3"/>
    <w:pPr>
      <w:spacing w:after="0"/>
      <w:ind w:left="1760"/>
    </w:pPr>
    <w:rPr>
      <w:rFonts w:asciiTheme="minorHAnsi" w:hAnsiTheme="minorHAnsi"/>
      <w:sz w:val="20"/>
      <w:szCs w:val="20"/>
    </w:rPr>
  </w:style>
  <w:style w:type="paragraph" w:styleId="Caption">
    <w:name w:val="caption"/>
    <w:basedOn w:val="Normal"/>
    <w:next w:val="Normal"/>
    <w:uiPriority w:val="35"/>
    <w:unhideWhenUsed/>
    <w:qFormat/>
    <w:rsid w:val="00E273E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A1E76-1A0B-A640-8E86-CABB7237D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9</TotalTime>
  <Pages>7</Pages>
  <Words>6178</Words>
  <Characters>31635</Characters>
  <Application>Microsoft Office Word</Application>
  <DocSecurity>0</DocSecurity>
  <Lines>564</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55</cp:revision>
  <dcterms:created xsi:type="dcterms:W3CDTF">2025-01-29T16:25:00Z</dcterms:created>
  <dcterms:modified xsi:type="dcterms:W3CDTF">2025-06-13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2a7d4d-1199-4fd9-bdf4-4b71703ccdd7</vt:lpwstr>
  </property>
  <property fmtid="{D5CDD505-2E9C-101B-9397-08002B2CF9AE}" pid="3" name="ZOTERO_PREF_1">
    <vt:lpwstr>&lt;data data-version="3" zotero-version="6.0.36"&gt;&lt;session id="NCX0Vk17"/&gt;&lt;style id="http://www.zotero.org/styles/marine-ecology-progress-series" hasBibliography="1" bibliographyStyleHasBeenSet="1"/&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